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litical Ideology and Attitudinal Ambivalence: Investigating the Role of Ideological Extremity</w:t>
      </w:r>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196A74C4" w:rsidR="006A01CD" w:rsidRPr="006A01CD" w:rsidRDefault="002E77EE" w:rsidP="006A01C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deological Extremity</w:t>
      </w:r>
      <w:r w:rsidR="006A01CD" w:rsidRPr="006A01CD">
        <w:rPr>
          <w:rFonts w:ascii="Times New Roman" w:hAnsi="Times New Roman" w:cs="Times New Roman"/>
          <w:b/>
          <w:bCs/>
          <w:sz w:val="24"/>
          <w:szCs w:val="24"/>
          <w:lang w:val="en-US"/>
        </w:rPr>
        <w:t xml:space="preserve"> and A</w:t>
      </w:r>
      <w:r w:rsidR="009A5BC7">
        <w:rPr>
          <w:rFonts w:ascii="Times New Roman" w:hAnsi="Times New Roman" w:cs="Times New Roman"/>
          <w:b/>
          <w:bCs/>
          <w:sz w:val="24"/>
          <w:szCs w:val="24"/>
          <w:lang w:val="en-US"/>
        </w:rPr>
        <w:t>ttitudinal</w:t>
      </w:r>
      <w:r w:rsidR="006A01CD" w:rsidRPr="006A01CD">
        <w:rPr>
          <w:rFonts w:ascii="Times New Roman" w:hAnsi="Times New Roman" w:cs="Times New Roman"/>
          <w:b/>
          <w:bCs/>
          <w:sz w:val="24"/>
          <w:szCs w:val="24"/>
          <w:lang w:val="en-US"/>
        </w:rPr>
        <w:t xml:space="preserve"> Ambivalence</w:t>
      </w:r>
    </w:p>
    <w:p w14:paraId="7ADD163E" w14:textId="7449F530" w:rsidR="006C3D4D" w:rsidRDefault="006C3D4D"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of the most prominent definitions </w:t>
      </w:r>
      <w:r w:rsidR="00AA21C3">
        <w:rPr>
          <w:rFonts w:ascii="Times New Roman" w:hAnsi="Times New Roman" w:cs="Times New Roman"/>
          <w:sz w:val="24"/>
          <w:szCs w:val="24"/>
          <w:lang w:val="en-US"/>
        </w:rPr>
        <w:t>conceptualizes attitudes</w:t>
      </w:r>
      <w:r>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 xml:space="preserve">makes it seem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and </w:t>
      </w:r>
      <w:r w:rsidR="00C24C44">
        <w:rPr>
          <w:rFonts w:ascii="Times New Roman" w:hAnsi="Times New Roman" w:cs="Times New Roman"/>
          <w:sz w:val="24"/>
          <w:szCs w:val="24"/>
          <w:lang w:val="en-US"/>
        </w:rPr>
        <w:t xml:space="preserve">types of </w:t>
      </w:r>
      <w:r w:rsidR="003A3C03">
        <w:rPr>
          <w:rFonts w:ascii="Times New Roman" w:hAnsi="Times New Roman" w:cs="Times New Roman"/>
          <w:sz w:val="24"/>
          <w:szCs w:val="24"/>
          <w:lang w:val="en-US"/>
        </w:rPr>
        <w:t xml:space="preserve">attitudes can vary in the extent to which they are based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 xml:space="preserve">components.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this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140BC1">
        <w:rPr>
          <w:rFonts w:ascii="Times New Roman" w:hAnsi="Times New Roman" w:cs="Times New Roman"/>
          <w:sz w:val="24"/>
          <w:szCs w:val="24"/>
          <w:lang w:val="en-US"/>
        </w:rPr>
        <w:instrText xml:space="preserve"> ADDIN ZOTERO_ITEM CSL_CITATION {"citationID":"3XdD3iP5","properties":{"formattedCitation":"(e.g., Camparo &amp; Camparo, 2021; Schneider &amp; Schwarz, 2017)","plainCitation":"(e.g., Camparo &amp; Camparo, 2021;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140BC1" w:rsidRPr="00140BC1">
        <w:rPr>
          <w:rFonts w:ascii="Times New Roman" w:hAnsi="Times New Roman" w:cs="Times New Roman"/>
          <w:sz w:val="24"/>
          <w:lang w:val="en-US"/>
        </w:rPr>
        <w:t xml:space="preserve">(e.g., </w:t>
      </w:r>
      <w:proofErr w:type="spellStart"/>
      <w:r w:rsidR="00140BC1" w:rsidRPr="00140BC1">
        <w:rPr>
          <w:rFonts w:ascii="Times New Roman" w:hAnsi="Times New Roman" w:cs="Times New Roman"/>
          <w:sz w:val="24"/>
          <w:lang w:val="en-US"/>
        </w:rPr>
        <w:t>Camparo</w:t>
      </w:r>
      <w:proofErr w:type="spellEnd"/>
      <w:r w:rsidR="00140BC1" w:rsidRPr="00140BC1">
        <w:rPr>
          <w:rFonts w:ascii="Times New Roman" w:hAnsi="Times New Roman" w:cs="Times New Roman"/>
          <w:sz w:val="24"/>
          <w:lang w:val="en-US"/>
        </w:rPr>
        <w:t xml:space="preserve"> &amp; </w:t>
      </w:r>
      <w:proofErr w:type="spellStart"/>
      <w:r w:rsidR="00140BC1" w:rsidRPr="00140BC1">
        <w:rPr>
          <w:rFonts w:ascii="Times New Roman" w:hAnsi="Times New Roman" w:cs="Times New Roman"/>
          <w:sz w:val="24"/>
          <w:lang w:val="en-US"/>
        </w:rPr>
        <w:t>Camparo</w:t>
      </w:r>
      <w:proofErr w:type="spellEnd"/>
      <w:r w:rsidR="00140BC1" w:rsidRPr="00140BC1">
        <w:rPr>
          <w:rFonts w:ascii="Times New Roman" w:hAnsi="Times New Roman" w:cs="Times New Roman"/>
          <w:sz w:val="24"/>
          <w:lang w:val="en-US"/>
        </w:rPr>
        <w:t>, 2021;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w:t>
      </w:r>
      <w:r w:rsidR="000367E1">
        <w:rPr>
          <w:rFonts w:ascii="Times New Roman" w:hAnsi="Times New Roman" w:cs="Times New Roman"/>
          <w:sz w:val="24"/>
          <w:szCs w:val="24"/>
          <w:lang w:val="en-US"/>
        </w:rPr>
        <w:lastRenderedPageBreak/>
        <w:t xml:space="preserve">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B9B3361"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E77FCA">
        <w:rPr>
          <w:rFonts w:ascii="Times New Roman" w:hAnsi="Times New Roman" w:cs="Times New Roman"/>
          <w:sz w:val="24"/>
          <w:szCs w:val="24"/>
          <w:lang w:val="en-US"/>
        </w:rPr>
        <w:t>I</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E77FCA">
        <w:rPr>
          <w:rFonts w:ascii="Times New Roman" w:hAnsi="Times New Roman" w:cs="Times New Roman"/>
          <w:sz w:val="24"/>
          <w:szCs w:val="24"/>
          <w:lang w:val="en-US"/>
        </w:rPr>
        <w:t>I</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2304F01D" w:rsidR="003E0CDD" w:rsidRPr="00160036"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Zx6V8gQz","properties":{"formattedCitation":"(e.g., Conner &amp; Sparks, 2002; Haddock &amp; Maio, 2019; Jonas et al., 2000; Thompson et al., 1995; van Harreveld et al., 2015)","plainCitation":"(e.g., Conner &amp; Sparks, 2002; Haddock &amp; Maio, 2019; Jonas et al., 2000;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Conner &amp; Sparks, 2002; Haddock &amp; Maio, 2019; Jonas et al., 2000;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Pr>
          <w:rFonts w:ascii="Times New Roman" w:hAnsi="Times New Roman" w:cs="Times New Roman"/>
          <w:sz w:val="24"/>
          <w:szCs w:val="24"/>
          <w:lang w:val="en-US"/>
        </w:rPr>
        <w:t>. 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th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boundary conditions</w:t>
      </w:r>
      <w:r w:rsidR="00865655">
        <w:rPr>
          <w:rFonts w:ascii="Times New Roman" w:hAnsi="Times New Roman" w:cs="Times New Roman"/>
          <w:sz w:val="24"/>
          <w:szCs w:val="24"/>
          <w:lang w:val="en-US"/>
        </w:rPr>
        <w:t xml:space="preserve"> such as high simultaneous accessibility of the opposite evaluative reactions and personal factors such as </w:t>
      </w:r>
      <w:r w:rsidR="00865655">
        <w:rPr>
          <w:rFonts w:ascii="Times New Roman" w:hAnsi="Times New Roman" w:cs="Times New Roman"/>
          <w:sz w:val="24"/>
          <w:szCs w:val="24"/>
          <w:lang w:val="en-US"/>
        </w:rPr>
        <w:lastRenderedPageBreak/>
        <w:t>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08EF9A6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w:t>
      </w:r>
      <w:proofErr w:type="gramStart"/>
      <w:r>
        <w:rPr>
          <w:rFonts w:ascii="Times New Roman" w:hAnsi="Times New Roman" w:cs="Times New Roman"/>
          <w:sz w:val="24"/>
          <w:szCs w:val="24"/>
          <w:lang w:val="en-US"/>
        </w:rPr>
        <w:t>more or less ambivalent</w:t>
      </w:r>
      <w:proofErr w:type="gramEnd"/>
      <w:r>
        <w:rPr>
          <w:rFonts w:ascii="Times New Roman" w:hAnsi="Times New Roman" w:cs="Times New Roman"/>
          <w:sz w:val="24"/>
          <w:szCs w:val="24"/>
          <w:lang w:val="en-US"/>
        </w:rPr>
        <w:t xml:space="preserve">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 xml:space="preserve">Strong epistemic needs, on the other hand, are associated with a rigid cognitive style. </w:t>
      </w:r>
      <w:r w:rsidR="00EF79CE">
        <w:rPr>
          <w:rFonts w:ascii="Times New Roman" w:hAnsi="Times New Roman" w:cs="Times New Roman"/>
          <w:sz w:val="24"/>
          <w:szCs w:val="24"/>
          <w:lang w:val="en-US"/>
        </w:rPr>
        <w:t xml:space="preserve">In line with this </w:t>
      </w:r>
      <w:r w:rsidR="00C76D2F">
        <w:rPr>
          <w:rFonts w:ascii="Times New Roman" w:hAnsi="Times New Roman" w:cs="Times New Roman"/>
          <w:sz w:val="24"/>
          <w:szCs w:val="24"/>
          <w:lang w:val="en-US"/>
        </w:rPr>
        <w:t>reasoning</w:t>
      </w:r>
      <w:r w:rsidR="00EF79CE">
        <w:rPr>
          <w:rFonts w:ascii="Times New Roman" w:hAnsi="Times New Roman" w:cs="Times New Roman"/>
          <w:sz w:val="24"/>
          <w:szCs w:val="24"/>
          <w:lang w:val="en-US"/>
        </w:rPr>
        <w:t>, numerous studies have documented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tpTgBYUk","properties":{"unsorted":true,"formattedCitation":"(for overviews, see Hibbing et al., 2014; Jost et al., 2009; Van Hiel et al., 2010)","plainCitation":"(for overviews, see Hibbing et al., 2014; Jost et al., 2009; Van Hiel et al., 2010)","noteIndex":0},"citationItems":[{"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for overviews, see Hibbing et al., 2014; Jost et al., 2009; Van Hiel et al., 2010)</w:t>
      </w:r>
      <w:r w:rsidR="00275C9D">
        <w:rPr>
          <w:rFonts w:ascii="Times New Roman" w:hAnsi="Times New Roman" w:cs="Times New Roman"/>
          <w:sz w:val="24"/>
          <w:szCs w:val="24"/>
          <w:lang w:val="en-US"/>
        </w:rPr>
        <w:fldChar w:fldCharType="end"/>
      </w:r>
      <w:r w:rsidR="00E676F7" w:rsidRPr="008760BE">
        <w:rPr>
          <w:rFonts w:ascii="Times New Roman" w:hAnsi="Times New Roman" w:cs="Times New Roman"/>
          <w:sz w:val="24"/>
          <w:szCs w:val="24"/>
          <w:lang w:val="en-US"/>
        </w:rPr>
        <w:t>.</w:t>
      </w:r>
    </w:p>
    <w:p w14:paraId="3DA27CD3" w14:textId="36B1DCF2"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w:t>
      </w:r>
      <w:r w:rsidR="00615A97">
        <w:rPr>
          <w:rFonts w:ascii="Times New Roman" w:hAnsi="Times New Roman" w:cs="Times New Roman"/>
          <w:sz w:val="24"/>
          <w:szCs w:val="24"/>
          <w:lang w:val="en-US"/>
        </w:rPr>
        <w:lastRenderedPageBreak/>
        <w:t xml:space="preserve">objects, </w:t>
      </w:r>
      <w:r>
        <w:rPr>
          <w:rFonts w:ascii="Times New Roman" w:hAnsi="Times New Roman" w:cs="Times New Roman"/>
          <w:sz w:val="24"/>
          <w:szCs w:val="24"/>
          <w:lang w:val="en-US"/>
        </w:rPr>
        <w:t>and</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7BE1CB49" w14:textId="2BED13CB" w:rsidR="00952C66" w:rsidRPr="00952C66"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 xml:space="preserve">(see Clark et al., 2008, for evidence that ambivalence can elicit avoidance of thinking about persuasive </w:t>
      </w:r>
      <w:r w:rsidR="00952C66" w:rsidRPr="00952C66">
        <w:rPr>
          <w:rFonts w:ascii="Times New Roman" w:hAnsi="Times New Roman" w:cs="Times New Roman"/>
          <w:sz w:val="24"/>
          <w:lang w:val="en-US"/>
        </w:rPr>
        <w:lastRenderedPageBreak/>
        <w:t>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 xml:space="preserve">might lead people to more frequently </w:t>
      </w:r>
      <w:proofErr w:type="gramStart"/>
      <w:r w:rsidR="00952C66" w:rsidRPr="00952C66">
        <w:rPr>
          <w:rFonts w:ascii="Times New Roman" w:hAnsi="Times New Roman" w:cs="Times New Roman"/>
          <w:sz w:val="24"/>
          <w:szCs w:val="24"/>
          <w:lang w:val="en-US"/>
        </w:rPr>
        <w:t>bring to mind</w:t>
      </w:r>
      <w:proofErr w:type="gramEnd"/>
      <w:r w:rsidR="00952C66" w:rsidRPr="00952C66">
        <w:rPr>
          <w:rFonts w:ascii="Times New Roman" w:hAnsi="Times New Roman" w:cs="Times New Roman"/>
          <w:sz w:val="24"/>
          <w:szCs w:val="24"/>
          <w:lang w:val="en-US"/>
        </w:rPr>
        <w:t xml:space="preserve">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p>
    <w:p w14:paraId="077CCF13" w14:textId="633ED07C" w:rsidR="00BC6E03" w:rsidRDefault="00952C66" w:rsidP="00952C66">
      <w:pPr>
        <w:spacing w:line="480" w:lineRule="auto"/>
        <w:rPr>
          <w:rFonts w:ascii="Times New Roman" w:hAnsi="Times New Roman" w:cs="Times New Roman"/>
          <w:sz w:val="24"/>
          <w:szCs w:val="24"/>
          <w:lang w:val="en-US"/>
        </w:rPr>
      </w:pPr>
      <w:r w:rsidRPr="00952C66">
        <w:rPr>
          <w:rFonts w:ascii="Times New Roman" w:hAnsi="Times New Roman" w:cs="Times New Roman"/>
          <w:sz w:val="24"/>
          <w:szCs w:val="24"/>
          <w:lang w:val="en-US"/>
        </w:rPr>
        <w:t>process, integrate their complex thoughts and feelings to construct more straightforward attitudes</w:t>
      </w:r>
      <w:r>
        <w:rPr>
          <w:rFonts w:ascii="Times New Roman" w:hAnsi="Times New Roman" w:cs="Times New Roman"/>
          <w:sz w:val="24"/>
          <w:szCs w:val="24"/>
          <w:lang w:val="en-US"/>
        </w:rPr>
        <w:t>” (p. XX)</w:t>
      </w:r>
      <w:r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44E38AB2"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ccording to the ideological extremity hypothesis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w:instrText>
      </w:r>
      <w:r w:rsidR="00901065" w:rsidRPr="00901065">
        <w:rPr>
          <w:rFonts w:ascii="Times New Roman" w:hAnsi="Times New Roman" w:cs="Times New Roman"/>
          <w:sz w:val="24"/>
          <w:szCs w:val="24"/>
        </w:rPr>
        <w:instrText xml:space="preserve">"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B118B4" w:rsidRPr="00B118B4">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77777777"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The Present Study</w:t>
      </w:r>
    </w:p>
    <w:p w14:paraId="5286C895" w14:textId="054C2C6B" w:rsidR="001D6442"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The present study differs from previous research on the association of ideological orientations with attitudinal ambivalence by (a) </w:t>
      </w:r>
      <w:r>
        <w:rPr>
          <w:rFonts w:ascii="Times New Roman" w:hAnsi="Times New Roman" w:cs="Times New Roman"/>
          <w:sz w:val="24"/>
          <w:szCs w:val="24"/>
          <w:lang w:val="en-US"/>
        </w:rPr>
        <w:t>testing the prediction that attitudinal ambivalence tends to be lower at both extremes of the left-right ideological spectrum</w:t>
      </w:r>
      <w:r>
        <w:rPr>
          <w:rFonts w:ascii="Times New Roman" w:hAnsi="Times New Roman" w:cs="Times New Roman"/>
          <w:sz w:val="24"/>
          <w:szCs w:val="24"/>
          <w:lang w:val="en-US"/>
        </w:rPr>
        <w:t xml:space="preserve">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different federal elections, and (d) using non-US samples</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1A33890D"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p>
    <w:p w14:paraId="0CDF02BC" w14:textId="5DDF630D"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w:t>
      </w:r>
      <w:r w:rsidR="002C5324">
        <w:rPr>
          <w:rFonts w:ascii="Times New Roman" w:hAnsi="Times New Roman" w:cs="Times New Roman"/>
          <w:sz w:val="24"/>
          <w:szCs w:val="24"/>
          <w:lang w:val="en-US"/>
        </w:rPr>
        <w:lastRenderedPageBreak/>
        <w:t xml:space="preserve">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45249B">
        <w:rPr>
          <w:rFonts w:ascii="Times New Roman" w:hAnsi="Times New Roman" w:cs="Times New Roman"/>
          <w:sz w:val="24"/>
          <w:szCs w:val="24"/>
          <w:lang w:val="en-US"/>
        </w:rPr>
        <w:instrText xml:space="preserve"> ADDIN ZOTERO_ITEM CSL_CITATION {"citationID":"2LP7zbzh","properties":{"formattedCitation":"(for a discussion of different formula, see Locke &amp; Braun, 2009)","plainCitation":"(for a discussion of different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different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45249B" w:rsidRPr="0045249B">
        <w:rPr>
          <w:rFonts w:ascii="Times New Roman" w:hAnsi="Times New Roman" w:cs="Times New Roman"/>
          <w:sz w:val="24"/>
          <w:lang w:val="en-US"/>
        </w:rPr>
        <w:t>(for a discussion of different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1DE6981B"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linear regression terms</w:t>
      </w:r>
      <w:r w:rsidR="0088155F">
        <w:rPr>
          <w:rFonts w:ascii="Times New Roman" w:hAnsi="Times New Roman" w:cs="Times New Roman"/>
          <w:sz w:val="24"/>
          <w:szCs w:val="24"/>
          <w:lang w:val="en-US"/>
        </w:rPr>
        <w:t>, these associations indicate that moving from the 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These associations remain stable when the control variables listed above are included in the regression models (see Online Appendix).</w:t>
      </w:r>
    </w:p>
    <w:p w14:paraId="3925E9FD" w14:textId="5008896A"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nd using 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6AC6106B"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variance in affective ambivalence not accounted for by general attitudes (regression </w:t>
      </w:r>
      <w:r w:rsidR="00585B9B">
        <w:rPr>
          <w:rFonts w:ascii="Times New Roman" w:hAnsi="Times New Roman" w:cs="Times New Roman"/>
          <w:sz w:val="24"/>
          <w:szCs w:val="24"/>
          <w:lang w:val="en-US"/>
        </w:rPr>
        <w:lastRenderedPageBreak/>
        <w:t>model including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the results of these two-lines tests do not provide evidence for an inversely u-shaped association between political ideology and the variance in affective ambivalence not accounted for by general attitudes.</w:t>
      </w:r>
      <w:r w:rsidR="00A25CEC">
        <w:rPr>
          <w:rFonts w:ascii="Times New Roman" w:hAnsi="Times New Roman" w:cs="Times New Roman"/>
          <w:sz w:val="24"/>
          <w:szCs w:val="24"/>
          <w:lang w:val="en-US"/>
        </w:rPr>
        <w:t xml:space="preserve"> 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0"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0"/>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1C46198B"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53678A">
        <w:rPr>
          <w:rFonts w:ascii="Times New Roman" w:hAnsi="Times New Roman" w:cs="Times New Roman"/>
          <w:sz w:val="24"/>
          <w:szCs w:val="24"/>
          <w:lang w:val="en-US"/>
        </w:rPr>
        <w:t>I</w:t>
      </w:r>
      <w:r w:rsidR="00E010AA">
        <w:rPr>
          <w:rFonts w:ascii="Times New Roman" w:hAnsi="Times New Roman" w:cs="Times New Roman"/>
          <w:sz w:val="24"/>
          <w:szCs w:val="24"/>
          <w:lang w:val="en-US"/>
        </w:rPr>
        <w:t>n addition to</w:t>
      </w:r>
      <w:r>
        <w:rPr>
          <w:rFonts w:ascii="Times New Roman" w:hAnsi="Times New Roman" w:cs="Times New Roman"/>
          <w:sz w:val="24"/>
          <w:szCs w:val="24"/>
          <w:lang w:val="en-US"/>
        </w:rPr>
        <w:t xml:space="preserve"> </w:t>
      </w:r>
      <w:r w:rsidR="00377B33">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using a different question format to assess positive and negative reactions toward the candidates,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collected in the </w:t>
      </w:r>
      <w:r w:rsidR="0053678A">
        <w:rPr>
          <w:rFonts w:ascii="Times New Roman" w:hAnsi="Times New Roman" w:cs="Times New Roman"/>
          <w:sz w:val="24"/>
          <w:szCs w:val="24"/>
          <w:lang w:val="en-US"/>
        </w:rPr>
        <w:lastRenderedPageBreak/>
        <w:t>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2FC0A34F"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 triggers negative feelings in me.” and “</w:t>
      </w:r>
      <w:r w:rsidR="002F294B">
        <w:rPr>
          <w:rFonts w:ascii="Times New Roman" w:hAnsi="Times New Roman" w:cs="Times New Roman"/>
          <w:sz w:val="24"/>
          <w:szCs w:val="24"/>
          <w:lang w:val="en-US"/>
        </w:rPr>
        <w:t>[Candidate]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 has great weaknesses as a politician.” and “[Candidate]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1"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1"/>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proofErr w:type="gramStart"/>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w:t>
      </w:r>
      <w:proofErr w:type="gramEnd"/>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contrast to Study 1, the direction of the linear association of political ideology with affective ambivalence is inconsistent in Study 2: Political ideology is positively correlated with affective ambivalence toward Scholz an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 correlated with affective and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Regarding cognitive ambivalence, political ideology is unrelated to cognitive ambivalence toward Scholz, positively correlated with ambivalence towar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ly correlated with cognitive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2"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proofErr w:type="spellStart"/>
      <w:r w:rsidR="006A7600">
        <w:rPr>
          <w:rFonts w:ascii="Times New Roman" w:hAnsi="Times New Roman" w:cs="Times New Roman"/>
          <w:sz w:val="24"/>
          <w:szCs w:val="24"/>
          <w:lang w:val="en-US"/>
        </w:rPr>
        <w:t>Laschet</w:t>
      </w:r>
      <w:proofErr w:type="spellEnd"/>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2"/>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0BB3883" w14:textId="37504C2D" w:rsidR="00E603CC" w:rsidRPr="00481E13"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6DFF5903" w14:textId="77777777" w:rsidR="00140BC1" w:rsidRPr="00140BC1" w:rsidRDefault="00E603CC" w:rsidP="00140BC1">
      <w:pPr>
        <w:pStyle w:val="Literaturverzeichnis"/>
        <w:rPr>
          <w:rFonts w:ascii="Times New Roman" w:hAnsi="Times New Roman" w:cs="Times New Roman"/>
          <w:sz w:val="24"/>
          <w:lang w:val="en-US"/>
        </w:rPr>
      </w:pPr>
      <w:r>
        <w:rPr>
          <w:lang w:val="en-US"/>
        </w:rPr>
        <w:fldChar w:fldCharType="begin"/>
      </w:r>
      <w:r w:rsidR="00B118B4" w:rsidRPr="00B94EEA">
        <w:instrText xml:space="preserve"> ADDIN ZOTERO_BIBL {"uncited":[],"omitted":[],"custom":[]} CSL_BIBLIOGRAPHY </w:instrText>
      </w:r>
      <w:r>
        <w:rPr>
          <w:lang w:val="en-US"/>
        </w:rPr>
        <w:fldChar w:fldCharType="separate"/>
      </w:r>
      <w:r w:rsidR="00140BC1" w:rsidRPr="00140BC1">
        <w:rPr>
          <w:rFonts w:ascii="Times New Roman" w:hAnsi="Times New Roman" w:cs="Times New Roman"/>
          <w:sz w:val="24"/>
        </w:rPr>
        <w:t>Adorno, T., Frenkel-</w:t>
      </w:r>
      <w:proofErr w:type="spellStart"/>
      <w:r w:rsidR="00140BC1" w:rsidRPr="00140BC1">
        <w:rPr>
          <w:rFonts w:ascii="Times New Roman" w:hAnsi="Times New Roman" w:cs="Times New Roman"/>
          <w:sz w:val="24"/>
        </w:rPr>
        <w:t>Brenswik</w:t>
      </w:r>
      <w:proofErr w:type="spellEnd"/>
      <w:r w:rsidR="00140BC1" w:rsidRPr="00140BC1">
        <w:rPr>
          <w:rFonts w:ascii="Times New Roman" w:hAnsi="Times New Roman" w:cs="Times New Roman"/>
          <w:sz w:val="24"/>
        </w:rPr>
        <w:t xml:space="preserve">, Levinson, D. J., &amp; Sanford, R. N. (1950). </w:t>
      </w:r>
      <w:r w:rsidR="00140BC1" w:rsidRPr="00140BC1">
        <w:rPr>
          <w:rFonts w:ascii="Times New Roman" w:hAnsi="Times New Roman" w:cs="Times New Roman"/>
          <w:i/>
          <w:iCs/>
          <w:sz w:val="24"/>
          <w:lang w:val="en-US"/>
        </w:rPr>
        <w:t>The authoritarian personality</w:t>
      </w:r>
      <w:r w:rsidR="00140BC1" w:rsidRPr="00140BC1">
        <w:rPr>
          <w:rFonts w:ascii="Times New Roman" w:hAnsi="Times New Roman" w:cs="Times New Roman"/>
          <w:sz w:val="24"/>
          <w:lang w:val="en-US"/>
        </w:rPr>
        <w:t>. Verso Books.</w:t>
      </w:r>
    </w:p>
    <w:p w14:paraId="7806BC73"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Basinger, S. J., &amp; Lavine, H. (2005). Ambivalence, Information, and Electoral Choice. </w:t>
      </w:r>
      <w:r w:rsidRPr="00140BC1">
        <w:rPr>
          <w:rFonts w:ascii="Times New Roman" w:hAnsi="Times New Roman" w:cs="Times New Roman"/>
          <w:i/>
          <w:iCs/>
          <w:sz w:val="24"/>
          <w:lang w:val="en-US"/>
        </w:rPr>
        <w:t>American Political Science Review</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99</w:t>
      </w:r>
      <w:r w:rsidRPr="00140BC1">
        <w:rPr>
          <w:rFonts w:ascii="Times New Roman" w:hAnsi="Times New Roman" w:cs="Times New Roman"/>
          <w:sz w:val="24"/>
          <w:lang w:val="en-US"/>
        </w:rPr>
        <w:t>(2), 169–184. https://doi.org/10.1017/S0003055405051580</w:t>
      </w:r>
    </w:p>
    <w:p w14:paraId="35788B6D"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Brandt, M. J., Evans, A. M., &amp; Crawford, J. T. (2015). The Unthinking or Confident Extremist? Political Extremists Are More Likely Than Moderates to Reject Experimenter-Generated Anchors. </w:t>
      </w:r>
      <w:r w:rsidRPr="00140BC1">
        <w:rPr>
          <w:rFonts w:ascii="Times New Roman" w:hAnsi="Times New Roman" w:cs="Times New Roman"/>
          <w:i/>
          <w:iCs/>
          <w:sz w:val="24"/>
          <w:lang w:val="en-US"/>
        </w:rPr>
        <w:t>Psychological Science</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26</w:t>
      </w:r>
      <w:r w:rsidRPr="00140BC1">
        <w:rPr>
          <w:rFonts w:ascii="Times New Roman" w:hAnsi="Times New Roman" w:cs="Times New Roman"/>
          <w:sz w:val="24"/>
          <w:lang w:val="en-US"/>
        </w:rPr>
        <w:t>(2), 189–202. https://doi.org/10.1177/0956797614559730</w:t>
      </w:r>
    </w:p>
    <w:p w14:paraId="6C89B3FB"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Brandt, M. J., Reyna, C., Chambers, J. R., Crawford, J. T., &amp; Wetherell, G. (2014). The Ideological-Conflict Hypothesis: Intolerance Among Both Liberals and Conservatives. </w:t>
      </w:r>
      <w:r w:rsidRPr="00140BC1">
        <w:rPr>
          <w:rFonts w:ascii="Times New Roman" w:hAnsi="Times New Roman" w:cs="Times New Roman"/>
          <w:i/>
          <w:iCs/>
          <w:sz w:val="24"/>
          <w:lang w:val="en-US"/>
        </w:rPr>
        <w:t>Current Directions in Psychological Science</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23</w:t>
      </w:r>
      <w:r w:rsidRPr="00140BC1">
        <w:rPr>
          <w:rFonts w:ascii="Times New Roman" w:hAnsi="Times New Roman" w:cs="Times New Roman"/>
          <w:sz w:val="24"/>
          <w:lang w:val="en-US"/>
        </w:rPr>
        <w:t>(1), 27–34. https://doi.org/10.1177/0963721413510932</w:t>
      </w:r>
    </w:p>
    <w:p w14:paraId="79CA86C9"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Cacioppo, J. T., Gardner, W. L., &amp; Berntson, G. G. (1997). Beyond Bipolar Conceptualizations and Measures: The Case of Attitudes and Evaluative Space. </w:t>
      </w:r>
      <w:r w:rsidRPr="00140BC1">
        <w:rPr>
          <w:rFonts w:ascii="Times New Roman" w:hAnsi="Times New Roman" w:cs="Times New Roman"/>
          <w:i/>
          <w:iCs/>
          <w:sz w:val="24"/>
          <w:lang w:val="en-US"/>
        </w:rPr>
        <w:t>Personality and Social Psychology Review</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1</w:t>
      </w:r>
      <w:r w:rsidRPr="00140BC1">
        <w:rPr>
          <w:rFonts w:ascii="Times New Roman" w:hAnsi="Times New Roman" w:cs="Times New Roman"/>
          <w:sz w:val="24"/>
          <w:lang w:val="en-US"/>
        </w:rPr>
        <w:t>(1), 3–25. https://doi.org/10.1207/s15327957pspr0101_2</w:t>
      </w:r>
    </w:p>
    <w:p w14:paraId="69A1CEB8"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Camparo, J. C., &amp; Camparo, L. B. (2021). Are political-opinion pollsters missing ambivalence: “I love </w:t>
      </w:r>
      <w:proofErr w:type="gramStart"/>
      <w:r w:rsidRPr="00140BC1">
        <w:rPr>
          <w:rFonts w:ascii="Times New Roman" w:hAnsi="Times New Roman" w:cs="Times New Roman"/>
          <w:sz w:val="24"/>
          <w:lang w:val="en-US"/>
        </w:rPr>
        <w:t>Trump”…</w:t>
      </w:r>
      <w:proofErr w:type="gramEnd"/>
      <w:r w:rsidRPr="00140BC1">
        <w:rPr>
          <w:rFonts w:ascii="Times New Roman" w:hAnsi="Times New Roman" w:cs="Times New Roman"/>
          <w:sz w:val="24"/>
          <w:lang w:val="en-US"/>
        </w:rPr>
        <w:t xml:space="preserve"> “I hate Trump.” </w:t>
      </w:r>
      <w:r w:rsidRPr="00140BC1">
        <w:rPr>
          <w:rFonts w:ascii="Times New Roman" w:hAnsi="Times New Roman" w:cs="Times New Roman"/>
          <w:i/>
          <w:iCs/>
          <w:sz w:val="24"/>
          <w:lang w:val="en-US"/>
        </w:rPr>
        <w:t>PLOS ONE</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16</w:t>
      </w:r>
      <w:r w:rsidRPr="00140BC1">
        <w:rPr>
          <w:rFonts w:ascii="Times New Roman" w:hAnsi="Times New Roman" w:cs="Times New Roman"/>
          <w:sz w:val="24"/>
          <w:lang w:val="en-US"/>
        </w:rPr>
        <w:t>(3), e0247580. https://doi.org/10.1371/journal.pone.0247580</w:t>
      </w:r>
    </w:p>
    <w:p w14:paraId="7F8452DD"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rPr>
        <w:t xml:space="preserve">Clark, J. K., Wegener, D. T., &amp; </w:t>
      </w:r>
      <w:proofErr w:type="spellStart"/>
      <w:r w:rsidRPr="00140BC1">
        <w:rPr>
          <w:rFonts w:ascii="Times New Roman" w:hAnsi="Times New Roman" w:cs="Times New Roman"/>
          <w:sz w:val="24"/>
        </w:rPr>
        <w:t>Fabrigar</w:t>
      </w:r>
      <w:proofErr w:type="spellEnd"/>
      <w:r w:rsidRPr="00140BC1">
        <w:rPr>
          <w:rFonts w:ascii="Times New Roman" w:hAnsi="Times New Roman" w:cs="Times New Roman"/>
          <w:sz w:val="24"/>
        </w:rPr>
        <w:t xml:space="preserve">, L. R. (2008). </w:t>
      </w:r>
      <w:r w:rsidRPr="00140BC1">
        <w:rPr>
          <w:rFonts w:ascii="Times New Roman" w:hAnsi="Times New Roman" w:cs="Times New Roman"/>
          <w:sz w:val="24"/>
          <w:lang w:val="en-US"/>
        </w:rPr>
        <w:t xml:space="preserve">Attitudinal Ambivalence and Message-Based Persuasion: Motivated Processing of Proattitudinal Information and Avoidance of Counterattitudinal Information. </w:t>
      </w:r>
      <w:r w:rsidRPr="00140BC1">
        <w:rPr>
          <w:rFonts w:ascii="Times New Roman" w:hAnsi="Times New Roman" w:cs="Times New Roman"/>
          <w:i/>
          <w:iCs/>
          <w:sz w:val="24"/>
          <w:lang w:val="en-US"/>
        </w:rPr>
        <w:t>Personality and Social Psychology Bulletin</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34</w:t>
      </w:r>
      <w:r w:rsidRPr="00140BC1">
        <w:rPr>
          <w:rFonts w:ascii="Times New Roman" w:hAnsi="Times New Roman" w:cs="Times New Roman"/>
          <w:sz w:val="24"/>
          <w:lang w:val="en-US"/>
        </w:rPr>
        <w:t>(4), 565–577. https://doi.org/10.1177/0146167207312527</w:t>
      </w:r>
    </w:p>
    <w:p w14:paraId="126BE951"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lastRenderedPageBreak/>
        <w:t xml:space="preserve">Conner, M., &amp; Sparks, P. (2002). Ambivalence and Attitudes. </w:t>
      </w:r>
      <w:r w:rsidRPr="00140BC1">
        <w:rPr>
          <w:rFonts w:ascii="Times New Roman" w:hAnsi="Times New Roman" w:cs="Times New Roman"/>
          <w:i/>
          <w:iCs/>
          <w:sz w:val="24"/>
          <w:lang w:val="en-US"/>
        </w:rPr>
        <w:t>European Review of Soci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12</w:t>
      </w:r>
      <w:r w:rsidRPr="00140BC1">
        <w:rPr>
          <w:rFonts w:ascii="Times New Roman" w:hAnsi="Times New Roman" w:cs="Times New Roman"/>
          <w:sz w:val="24"/>
          <w:lang w:val="en-US"/>
        </w:rPr>
        <w:t>(1), 37–70. https://doi.org/10.1080/14792772143000012</w:t>
      </w:r>
    </w:p>
    <w:p w14:paraId="50E273CF"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Conway, L. G., Houck, S. C., Gornick, L. J., &amp; Repke, M. A. (2018). Finding the Loch Ness Monster: Left-Wing Authoritarianism in the United States: Left-Wing Authoritarianism in the United States. </w:t>
      </w:r>
      <w:r w:rsidRPr="00140BC1">
        <w:rPr>
          <w:rFonts w:ascii="Times New Roman" w:hAnsi="Times New Roman" w:cs="Times New Roman"/>
          <w:i/>
          <w:iCs/>
          <w:sz w:val="24"/>
          <w:lang w:val="en-US"/>
        </w:rPr>
        <w:t>Politic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39</w:t>
      </w:r>
      <w:r w:rsidRPr="00140BC1">
        <w:rPr>
          <w:rFonts w:ascii="Times New Roman" w:hAnsi="Times New Roman" w:cs="Times New Roman"/>
          <w:sz w:val="24"/>
          <w:lang w:val="en-US"/>
        </w:rPr>
        <w:t>(5), 1049–1067. https://doi.org/10.1111/pops.12470</w:t>
      </w:r>
    </w:p>
    <w:p w14:paraId="1A81AC8F"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Eagly, A. H., &amp; Chaiken, S. (1993). </w:t>
      </w:r>
      <w:r w:rsidRPr="00140BC1">
        <w:rPr>
          <w:rFonts w:ascii="Times New Roman" w:hAnsi="Times New Roman" w:cs="Times New Roman"/>
          <w:i/>
          <w:iCs/>
          <w:sz w:val="24"/>
          <w:lang w:val="en-US"/>
        </w:rPr>
        <w:t>The psychology of attitudes</w:t>
      </w:r>
      <w:r w:rsidRPr="00140BC1">
        <w:rPr>
          <w:rFonts w:ascii="Times New Roman" w:hAnsi="Times New Roman" w:cs="Times New Roman"/>
          <w:sz w:val="24"/>
          <w:lang w:val="en-US"/>
        </w:rPr>
        <w:t>. Hartcourt Brace Janovich College Publishers.</w:t>
      </w:r>
    </w:p>
    <w:p w14:paraId="7BC5B40D"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Federico, C. M. (2006). Ideology and the Affective Structure of Whites’ Racial Perceptions. </w:t>
      </w:r>
      <w:r w:rsidRPr="00140BC1">
        <w:rPr>
          <w:rFonts w:ascii="Times New Roman" w:hAnsi="Times New Roman" w:cs="Times New Roman"/>
          <w:i/>
          <w:iCs/>
          <w:sz w:val="24"/>
          <w:lang w:val="en-US"/>
        </w:rPr>
        <w:t>Public Opinion Quarterl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70</w:t>
      </w:r>
      <w:r w:rsidRPr="00140BC1">
        <w:rPr>
          <w:rFonts w:ascii="Times New Roman" w:hAnsi="Times New Roman" w:cs="Times New Roman"/>
          <w:sz w:val="24"/>
          <w:lang w:val="en-US"/>
        </w:rPr>
        <w:t>(3), 327–353. https://doi.org/10.1093/poq/nfl001</w:t>
      </w:r>
    </w:p>
    <w:p w14:paraId="6A994936"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Fernbach, P. M., Rogers, T., Fox, C. R., &amp; Sloman, S. A. (2013). Political Extremism Is Supported by an Illusion of Understanding. </w:t>
      </w:r>
      <w:r w:rsidRPr="00140BC1">
        <w:rPr>
          <w:rFonts w:ascii="Times New Roman" w:hAnsi="Times New Roman" w:cs="Times New Roman"/>
          <w:i/>
          <w:iCs/>
          <w:sz w:val="24"/>
          <w:lang w:val="en-US"/>
        </w:rPr>
        <w:t>Psychological Science</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24</w:t>
      </w:r>
      <w:r w:rsidRPr="00140BC1">
        <w:rPr>
          <w:rFonts w:ascii="Times New Roman" w:hAnsi="Times New Roman" w:cs="Times New Roman"/>
          <w:sz w:val="24"/>
          <w:lang w:val="en-US"/>
        </w:rPr>
        <w:t>(6), 939–946. https://doi.org/10.1177/0956797612464058</w:t>
      </w:r>
    </w:p>
    <w:p w14:paraId="159A8B70"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GLES. (2016). </w:t>
      </w:r>
      <w:r w:rsidRPr="00140BC1">
        <w:rPr>
          <w:rFonts w:ascii="Times New Roman" w:hAnsi="Times New Roman" w:cs="Times New Roman"/>
          <w:i/>
          <w:iCs/>
          <w:sz w:val="24"/>
          <w:lang w:val="en-US"/>
        </w:rPr>
        <w:t>Short-term Campaign Panel 2013 (GLES)</w:t>
      </w:r>
      <w:r w:rsidRPr="00140BC1">
        <w:rPr>
          <w:rFonts w:ascii="Times New Roman" w:hAnsi="Times New Roman" w:cs="Times New Roman"/>
          <w:sz w:val="24"/>
          <w:lang w:val="en-US"/>
        </w:rPr>
        <w:t xml:space="preserve"> (3.2.0) [Data set]. GESIS Data Archive. https://doi.org/10.4232/1.12561</w:t>
      </w:r>
    </w:p>
    <w:p w14:paraId="64E413F6"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GLES. (2019). </w:t>
      </w:r>
      <w:r w:rsidRPr="00140BC1">
        <w:rPr>
          <w:rFonts w:ascii="Times New Roman" w:hAnsi="Times New Roman" w:cs="Times New Roman"/>
          <w:i/>
          <w:iCs/>
          <w:sz w:val="24"/>
          <w:lang w:val="en-US"/>
        </w:rPr>
        <w:t>Short-term Campaign Panel (GLES 2017)</w:t>
      </w:r>
      <w:r w:rsidRPr="00140BC1">
        <w:rPr>
          <w:rFonts w:ascii="Times New Roman" w:hAnsi="Times New Roman" w:cs="Times New Roman"/>
          <w:sz w:val="24"/>
          <w:lang w:val="en-US"/>
        </w:rPr>
        <w:t xml:space="preserve"> (7.0.0) [Data set]. GESIS Data Archive. https://doi.org/10.4232/1.13323</w:t>
      </w:r>
    </w:p>
    <w:p w14:paraId="1CDEC120"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GLES. (2022). </w:t>
      </w:r>
      <w:r w:rsidRPr="00140BC1">
        <w:rPr>
          <w:rFonts w:ascii="Times New Roman" w:hAnsi="Times New Roman" w:cs="Times New Roman"/>
          <w:i/>
          <w:iCs/>
          <w:sz w:val="24"/>
          <w:lang w:val="en-US"/>
        </w:rPr>
        <w:t>GLES Rolling Cross-Section 2021GLES Rolling Cross-Section 2021</w:t>
      </w:r>
      <w:r w:rsidRPr="00140BC1">
        <w:rPr>
          <w:rFonts w:ascii="Times New Roman" w:hAnsi="Times New Roman" w:cs="Times New Roman"/>
          <w:sz w:val="24"/>
          <w:lang w:val="en-US"/>
        </w:rPr>
        <w:t xml:space="preserve"> (2.0.0) [Data set]. GESIS. https://doi.org/10.4232/1.13876</w:t>
      </w:r>
    </w:p>
    <w:p w14:paraId="28A3ACA9"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Greenberg, J., &amp; Jonas, E. (2003). Psychological motives and political orientation--The left, the right, and the rigid: Comment on Jost et al. (2003). </w:t>
      </w:r>
      <w:r w:rsidRPr="00140BC1">
        <w:rPr>
          <w:rFonts w:ascii="Times New Roman" w:hAnsi="Times New Roman" w:cs="Times New Roman"/>
          <w:i/>
          <w:iCs/>
          <w:sz w:val="24"/>
          <w:lang w:val="en-US"/>
        </w:rPr>
        <w:t>Psychological Bulletin</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129</w:t>
      </w:r>
      <w:r w:rsidRPr="00140BC1">
        <w:rPr>
          <w:rFonts w:ascii="Times New Roman" w:hAnsi="Times New Roman" w:cs="Times New Roman"/>
          <w:sz w:val="24"/>
          <w:lang w:val="en-US"/>
        </w:rPr>
        <w:t>(3), 376–382. https://doi.org/10.1037/0033-2909.129.3.376</w:t>
      </w:r>
    </w:p>
    <w:p w14:paraId="2A23A68A"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Groenendyk, E. (2016). The Anxious and Ambivalent Partisan: The Effect of Incidental Anxiety on Partisan Motivated Recall and Ambivalence. </w:t>
      </w:r>
      <w:r w:rsidRPr="00140BC1">
        <w:rPr>
          <w:rFonts w:ascii="Times New Roman" w:hAnsi="Times New Roman" w:cs="Times New Roman"/>
          <w:i/>
          <w:iCs/>
          <w:sz w:val="24"/>
          <w:lang w:val="en-US"/>
        </w:rPr>
        <w:t>Public Opinion Quarterl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80</w:t>
      </w:r>
      <w:r w:rsidRPr="00140BC1">
        <w:rPr>
          <w:rFonts w:ascii="Times New Roman" w:hAnsi="Times New Roman" w:cs="Times New Roman"/>
          <w:sz w:val="24"/>
          <w:lang w:val="en-US"/>
        </w:rPr>
        <w:t>(2), 460–479. https://doi.org/10.1093/poq/nfv083</w:t>
      </w:r>
    </w:p>
    <w:p w14:paraId="34B8B920"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lastRenderedPageBreak/>
        <w:t xml:space="preserve">Haddock, G., &amp; Maio, G. R. (2019). Inter-individual differences in attitude content: Cognition, affect, and attitudes. In </w:t>
      </w:r>
      <w:r w:rsidRPr="00140BC1">
        <w:rPr>
          <w:rFonts w:ascii="Times New Roman" w:hAnsi="Times New Roman" w:cs="Times New Roman"/>
          <w:i/>
          <w:iCs/>
          <w:sz w:val="24"/>
          <w:lang w:val="en-US"/>
        </w:rPr>
        <w:t>Advances in Experimental Social Psychology</w:t>
      </w:r>
      <w:r w:rsidRPr="00140BC1">
        <w:rPr>
          <w:rFonts w:ascii="Times New Roman" w:hAnsi="Times New Roman" w:cs="Times New Roman"/>
          <w:sz w:val="24"/>
          <w:lang w:val="en-US"/>
        </w:rPr>
        <w:t xml:space="preserve"> (Vol. 59, pp. 53–102). Elsevier. https://doi.org/10.1016/bs.aesp.2018.10.002</w:t>
      </w:r>
    </w:p>
    <w:p w14:paraId="2DA2D4EC"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Hibbing, J. R., Smith, K. B., &amp; Alford, J. R. (2014). Differences in negativity bias underlie variations in political ideology. </w:t>
      </w:r>
      <w:r w:rsidRPr="00140BC1">
        <w:rPr>
          <w:rFonts w:ascii="Times New Roman" w:hAnsi="Times New Roman" w:cs="Times New Roman"/>
          <w:i/>
          <w:iCs/>
          <w:sz w:val="24"/>
          <w:lang w:val="en-US"/>
        </w:rPr>
        <w:t>Behavioral and Brain Sciences</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37</w:t>
      </w:r>
      <w:r w:rsidRPr="00140BC1">
        <w:rPr>
          <w:rFonts w:ascii="Times New Roman" w:hAnsi="Times New Roman" w:cs="Times New Roman"/>
          <w:sz w:val="24"/>
          <w:lang w:val="en-US"/>
        </w:rPr>
        <w:t>(3), 297–307. https://doi.org/10.1017/S0140525X13001192</w:t>
      </w:r>
    </w:p>
    <w:p w14:paraId="5ACF2279"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Jonas, K., Broemer, P., &amp; Diehl, M. (2000). Attitudinal Ambivalence. </w:t>
      </w:r>
      <w:r w:rsidRPr="00140BC1">
        <w:rPr>
          <w:rFonts w:ascii="Times New Roman" w:hAnsi="Times New Roman" w:cs="Times New Roman"/>
          <w:i/>
          <w:iCs/>
          <w:sz w:val="24"/>
          <w:lang w:val="en-US"/>
        </w:rPr>
        <w:t>European Review of Soci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11</w:t>
      </w:r>
      <w:r w:rsidRPr="00140BC1">
        <w:rPr>
          <w:rFonts w:ascii="Times New Roman" w:hAnsi="Times New Roman" w:cs="Times New Roman"/>
          <w:sz w:val="24"/>
          <w:lang w:val="en-US"/>
        </w:rPr>
        <w:t>(1), 35–74. https://doi.org/10.1080/14792779943000125</w:t>
      </w:r>
    </w:p>
    <w:p w14:paraId="576A5366"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Jost, J. T. (2017). Ideological Asymmetries and the Essence of Political Psychology: Presidential Address. </w:t>
      </w:r>
      <w:r w:rsidRPr="00140BC1">
        <w:rPr>
          <w:rFonts w:ascii="Times New Roman" w:hAnsi="Times New Roman" w:cs="Times New Roman"/>
          <w:i/>
          <w:iCs/>
          <w:sz w:val="24"/>
          <w:lang w:val="en-US"/>
        </w:rPr>
        <w:t>Politic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38</w:t>
      </w:r>
      <w:r w:rsidRPr="00140BC1">
        <w:rPr>
          <w:rFonts w:ascii="Times New Roman" w:hAnsi="Times New Roman" w:cs="Times New Roman"/>
          <w:sz w:val="24"/>
          <w:lang w:val="en-US"/>
        </w:rPr>
        <w:t>(2), 167–208. https://doi.org/10.1111/pops.12407</w:t>
      </w:r>
    </w:p>
    <w:p w14:paraId="250E48EC"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Jost, J. T., Federico, C. M., &amp; Napier, J. L. (2009). Political Ideology: Its Structure, Functions, and Elective Affinities. </w:t>
      </w:r>
      <w:r w:rsidRPr="00140BC1">
        <w:rPr>
          <w:rFonts w:ascii="Times New Roman" w:hAnsi="Times New Roman" w:cs="Times New Roman"/>
          <w:i/>
          <w:iCs/>
          <w:sz w:val="24"/>
          <w:lang w:val="en-US"/>
        </w:rPr>
        <w:t>Annual Review of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60</w:t>
      </w:r>
      <w:r w:rsidRPr="00140BC1">
        <w:rPr>
          <w:rFonts w:ascii="Times New Roman" w:hAnsi="Times New Roman" w:cs="Times New Roman"/>
          <w:sz w:val="24"/>
          <w:lang w:val="en-US"/>
        </w:rPr>
        <w:t>(1), 307–337. https://doi.org/10.1146/annurev.psych.60.110707.163600</w:t>
      </w:r>
    </w:p>
    <w:p w14:paraId="3010498C"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Jost, J. T., Glaser, J., Kruglanski, A. W., &amp; Sulloway, F. J. (2003). Political conservatism as motivated social cognition. </w:t>
      </w:r>
      <w:r w:rsidRPr="00140BC1">
        <w:rPr>
          <w:rFonts w:ascii="Times New Roman" w:hAnsi="Times New Roman" w:cs="Times New Roman"/>
          <w:i/>
          <w:iCs/>
          <w:sz w:val="24"/>
          <w:lang w:val="en-US"/>
        </w:rPr>
        <w:t>Psychological Bulletin</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129</w:t>
      </w:r>
      <w:r w:rsidRPr="00140BC1">
        <w:rPr>
          <w:rFonts w:ascii="Times New Roman" w:hAnsi="Times New Roman" w:cs="Times New Roman"/>
          <w:sz w:val="24"/>
          <w:lang w:val="en-US"/>
        </w:rPr>
        <w:t>(3), 339–375. https://doi.org/10.1037/0033-2909.129.3.339</w:t>
      </w:r>
    </w:p>
    <w:p w14:paraId="7BE24218"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rPr>
        <w:t xml:space="preserve">Jost, J. T., &amp; </w:t>
      </w:r>
      <w:proofErr w:type="spellStart"/>
      <w:r w:rsidRPr="00140BC1">
        <w:rPr>
          <w:rFonts w:ascii="Times New Roman" w:hAnsi="Times New Roman" w:cs="Times New Roman"/>
          <w:sz w:val="24"/>
        </w:rPr>
        <w:t>Krochik</w:t>
      </w:r>
      <w:proofErr w:type="spellEnd"/>
      <w:r w:rsidRPr="00140BC1">
        <w:rPr>
          <w:rFonts w:ascii="Times New Roman" w:hAnsi="Times New Roman" w:cs="Times New Roman"/>
          <w:sz w:val="24"/>
        </w:rPr>
        <w:t xml:space="preserve">, M. (2014). </w:t>
      </w:r>
      <w:r w:rsidRPr="00140BC1">
        <w:rPr>
          <w:rFonts w:ascii="Times New Roman" w:hAnsi="Times New Roman" w:cs="Times New Roman"/>
          <w:sz w:val="24"/>
          <w:lang w:val="en-US"/>
        </w:rPr>
        <w:t xml:space="preserve">Ideological Differences in Epistemic Motivation: Implications for Attitude Structure, Depth of Information Processing, Susceptibility to Persuasion, and Stereotyping. In </w:t>
      </w:r>
      <w:r w:rsidRPr="00140BC1">
        <w:rPr>
          <w:rFonts w:ascii="Times New Roman" w:hAnsi="Times New Roman" w:cs="Times New Roman"/>
          <w:i/>
          <w:iCs/>
          <w:sz w:val="24"/>
          <w:lang w:val="en-US"/>
        </w:rPr>
        <w:t>Advances in Motivation Science</w:t>
      </w:r>
      <w:r w:rsidRPr="00140BC1">
        <w:rPr>
          <w:rFonts w:ascii="Times New Roman" w:hAnsi="Times New Roman" w:cs="Times New Roman"/>
          <w:sz w:val="24"/>
          <w:lang w:val="en-US"/>
        </w:rPr>
        <w:t xml:space="preserve"> (Vol. 1, pp. 181–231). Elsevier. https://doi.org/10.1016/bs.adms.2014.08.005</w:t>
      </w:r>
    </w:p>
    <w:p w14:paraId="320E8270"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Krochik, M., Jost, J. T., &amp; Nosek, B. A. (2007). </w:t>
      </w:r>
      <w:r w:rsidRPr="00140BC1">
        <w:rPr>
          <w:rFonts w:ascii="Times New Roman" w:hAnsi="Times New Roman" w:cs="Times New Roman"/>
          <w:i/>
          <w:iCs/>
          <w:sz w:val="24"/>
          <w:lang w:val="en-US"/>
        </w:rPr>
        <w:t>Ideology informs structure: Social and moti- vational in</w:t>
      </w:r>
      <w:r w:rsidRPr="00140BC1">
        <w:rPr>
          <w:rFonts w:ascii="Times New Roman" w:hAnsi="Times New Roman" w:cs="Times New Roman"/>
          <w:i/>
          <w:iCs/>
          <w:sz w:val="24"/>
        </w:rPr>
        <w:t>ﬂ</w:t>
      </w:r>
      <w:r w:rsidRPr="00140BC1">
        <w:rPr>
          <w:rFonts w:ascii="Times New Roman" w:hAnsi="Times New Roman" w:cs="Times New Roman"/>
          <w:i/>
          <w:iCs/>
          <w:sz w:val="24"/>
          <w:lang w:val="en-US"/>
        </w:rPr>
        <w:t>uences on the attitudinal strength of liberals and conservatives.</w:t>
      </w:r>
      <w:r w:rsidRPr="00140BC1">
        <w:rPr>
          <w:rFonts w:ascii="Times New Roman" w:hAnsi="Times New Roman" w:cs="Times New Roman"/>
          <w:sz w:val="24"/>
          <w:lang w:val="en-US"/>
        </w:rPr>
        <w:t xml:space="preserve"> Annual Meeting of the International Society of Political Psychology, Portland, Oregon.</w:t>
      </w:r>
    </w:p>
    <w:p w14:paraId="71AED5EE"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lastRenderedPageBreak/>
        <w:t xml:space="preserve">Lammers, J., Koch, A., Conway, P., &amp; Brandt, M. J. (2017). The Political Domain Appears Simpler to the Politically Extreme Than to Political Moderates. </w:t>
      </w:r>
      <w:r w:rsidRPr="00140BC1">
        <w:rPr>
          <w:rFonts w:ascii="Times New Roman" w:hAnsi="Times New Roman" w:cs="Times New Roman"/>
          <w:i/>
          <w:iCs/>
          <w:sz w:val="24"/>
          <w:lang w:val="en-US"/>
        </w:rPr>
        <w:t>Social Psychological and Personality Science</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8</w:t>
      </w:r>
      <w:r w:rsidRPr="00140BC1">
        <w:rPr>
          <w:rFonts w:ascii="Times New Roman" w:hAnsi="Times New Roman" w:cs="Times New Roman"/>
          <w:sz w:val="24"/>
          <w:lang w:val="en-US"/>
        </w:rPr>
        <w:t>(6), 612–622. https://doi.org/10.1177/1948550616678456</w:t>
      </w:r>
    </w:p>
    <w:p w14:paraId="5B520418"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Lavine, H., Johnston, C. D., &amp; Steenbergen, M. R. (2012). </w:t>
      </w:r>
      <w:r w:rsidRPr="00140BC1">
        <w:rPr>
          <w:rFonts w:ascii="Times New Roman" w:hAnsi="Times New Roman" w:cs="Times New Roman"/>
          <w:i/>
          <w:iCs/>
          <w:sz w:val="24"/>
          <w:lang w:val="en-US"/>
        </w:rPr>
        <w:t>The ambivalent partisan: How critical loyalty promotes democracy</w:t>
      </w:r>
      <w:r w:rsidRPr="00140BC1">
        <w:rPr>
          <w:rFonts w:ascii="Times New Roman" w:hAnsi="Times New Roman" w:cs="Times New Roman"/>
          <w:sz w:val="24"/>
          <w:lang w:val="en-US"/>
        </w:rPr>
        <w:t>. Oxford University Press.</w:t>
      </w:r>
    </w:p>
    <w:p w14:paraId="7473F7A3"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Locke, K. D., &amp; Braun, C. C. (2009). Ambivalence versus Valence: Analyzing the Effects of Opposing Attitudes. </w:t>
      </w:r>
      <w:r w:rsidRPr="00140BC1">
        <w:rPr>
          <w:rFonts w:ascii="Times New Roman" w:hAnsi="Times New Roman" w:cs="Times New Roman"/>
          <w:i/>
          <w:iCs/>
          <w:sz w:val="24"/>
          <w:lang w:val="en-US"/>
        </w:rPr>
        <w:t>Social Cognition</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27</w:t>
      </w:r>
      <w:r w:rsidRPr="00140BC1">
        <w:rPr>
          <w:rFonts w:ascii="Times New Roman" w:hAnsi="Times New Roman" w:cs="Times New Roman"/>
          <w:sz w:val="24"/>
          <w:lang w:val="en-US"/>
        </w:rPr>
        <w:t>(1), 89–104. https://doi.org/10.1521/soco.2009.27.1.89</w:t>
      </w:r>
    </w:p>
    <w:p w14:paraId="1FF03023"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Mulligan, K. (2011). Partisan Ambivalence, Split-Ticket Voting, and Divided Government: Partisan Ambivalence. </w:t>
      </w:r>
      <w:r w:rsidRPr="00140BC1">
        <w:rPr>
          <w:rFonts w:ascii="Times New Roman" w:hAnsi="Times New Roman" w:cs="Times New Roman"/>
          <w:i/>
          <w:iCs/>
          <w:sz w:val="24"/>
          <w:lang w:val="en-US"/>
        </w:rPr>
        <w:t>Politic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32</w:t>
      </w:r>
      <w:r w:rsidRPr="00140BC1">
        <w:rPr>
          <w:rFonts w:ascii="Times New Roman" w:hAnsi="Times New Roman" w:cs="Times New Roman"/>
          <w:sz w:val="24"/>
          <w:lang w:val="en-US"/>
        </w:rPr>
        <w:t>(3), 505–530. https://doi.org/10.1111/j.1467-9221.2011.00830.x</w:t>
      </w:r>
    </w:p>
    <w:p w14:paraId="5C73755F"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Newby-Clark, I. R., McGregor, I., &amp; Zanna, M. P. (2002). Thinking and caring about cognitive inconsistency: When and for whom does attitudinal ambivalence feel uncomfortable? </w:t>
      </w:r>
      <w:r w:rsidRPr="00140BC1">
        <w:rPr>
          <w:rFonts w:ascii="Times New Roman" w:hAnsi="Times New Roman" w:cs="Times New Roman"/>
          <w:i/>
          <w:iCs/>
          <w:sz w:val="24"/>
          <w:lang w:val="en-US"/>
        </w:rPr>
        <w:t>Journal of Personality and Soci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82</w:t>
      </w:r>
      <w:r w:rsidRPr="00140BC1">
        <w:rPr>
          <w:rFonts w:ascii="Times New Roman" w:hAnsi="Times New Roman" w:cs="Times New Roman"/>
          <w:sz w:val="24"/>
          <w:lang w:val="en-US"/>
        </w:rPr>
        <w:t>(2), 157–166. https://doi.org/10.1037/0022-3514.82.2.157</w:t>
      </w:r>
    </w:p>
    <w:p w14:paraId="546AA25D"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Newman, L. S., &amp; Sargent, R. H. (2020). Liberals Report Lower Levels of Attitudinal Ambivalence Than Conservatives. </w:t>
      </w:r>
      <w:r w:rsidRPr="00140BC1">
        <w:rPr>
          <w:rFonts w:ascii="Times New Roman" w:hAnsi="Times New Roman" w:cs="Times New Roman"/>
          <w:i/>
          <w:iCs/>
          <w:sz w:val="24"/>
          <w:lang w:val="en-US"/>
        </w:rPr>
        <w:t>Social Psychological and Personality Science</w:t>
      </w:r>
      <w:r w:rsidRPr="00140BC1">
        <w:rPr>
          <w:rFonts w:ascii="Times New Roman" w:hAnsi="Times New Roman" w:cs="Times New Roman"/>
          <w:sz w:val="24"/>
          <w:lang w:val="en-US"/>
        </w:rPr>
        <w:t>, 194855062093979. https://doi.org/10.1177/1948550620939798</w:t>
      </w:r>
    </w:p>
    <w:p w14:paraId="19E3B65C"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Poteat, V. P., &amp; Mereish, E. H. (2012). (Dis)similarity Between Liberals and Conservatives: Predicting Variability in Group Differences on Abortion and Same-Sex Marriage Rights Attitudes. </w:t>
      </w:r>
      <w:r w:rsidRPr="00140BC1">
        <w:rPr>
          <w:rFonts w:ascii="Times New Roman" w:hAnsi="Times New Roman" w:cs="Times New Roman"/>
          <w:i/>
          <w:iCs/>
          <w:sz w:val="24"/>
          <w:lang w:val="en-US"/>
        </w:rPr>
        <w:t>Basic and Applied Soci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34</w:t>
      </w:r>
      <w:r w:rsidRPr="00140BC1">
        <w:rPr>
          <w:rFonts w:ascii="Times New Roman" w:hAnsi="Times New Roman" w:cs="Times New Roman"/>
          <w:sz w:val="24"/>
          <w:lang w:val="en-US"/>
        </w:rPr>
        <w:t>(1), 56–65. https://doi.org/10.1080/01973533.2011.637852</w:t>
      </w:r>
    </w:p>
    <w:p w14:paraId="4FD7A277"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Robison, J. (2021). What’s the Value of Partisan Loyalty? Partisan Ambivalence, Motivated Reasoning, and Correct Voting in U.S. Presidential Elections. </w:t>
      </w:r>
      <w:r w:rsidRPr="00140BC1">
        <w:rPr>
          <w:rFonts w:ascii="Times New Roman" w:hAnsi="Times New Roman" w:cs="Times New Roman"/>
          <w:i/>
          <w:iCs/>
          <w:sz w:val="24"/>
          <w:lang w:val="en-US"/>
        </w:rPr>
        <w:t>Politic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42</w:t>
      </w:r>
      <w:r w:rsidRPr="00140BC1">
        <w:rPr>
          <w:rFonts w:ascii="Times New Roman" w:hAnsi="Times New Roman" w:cs="Times New Roman"/>
          <w:sz w:val="24"/>
          <w:lang w:val="en-US"/>
        </w:rPr>
        <w:t>(6), 977–993. https://doi.org/10.1111/pops.12729</w:t>
      </w:r>
    </w:p>
    <w:p w14:paraId="1E808E2B"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lastRenderedPageBreak/>
        <w:t xml:space="preserve">Rudolph, T. J., &amp; Popp, E. (2007). An Information Processing Theory of Ambivalence. </w:t>
      </w:r>
      <w:r w:rsidRPr="00140BC1">
        <w:rPr>
          <w:rFonts w:ascii="Times New Roman" w:hAnsi="Times New Roman" w:cs="Times New Roman"/>
          <w:i/>
          <w:iCs/>
          <w:sz w:val="24"/>
          <w:lang w:val="en-US"/>
        </w:rPr>
        <w:t>Politic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28</w:t>
      </w:r>
      <w:r w:rsidRPr="00140BC1">
        <w:rPr>
          <w:rFonts w:ascii="Times New Roman" w:hAnsi="Times New Roman" w:cs="Times New Roman"/>
          <w:sz w:val="24"/>
          <w:lang w:val="en-US"/>
        </w:rPr>
        <w:t>(5), 563–585. https://doi.org/10.1111/j.1467-9221.2007.00590.x</w:t>
      </w:r>
    </w:p>
    <w:p w14:paraId="44DAC06B"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Sargent, R. H., &amp; Newman, L. S. (2020). Conservatism and attitudinal ambivalence: Investigating conflicting findings. </w:t>
      </w:r>
      <w:r w:rsidRPr="00140BC1">
        <w:rPr>
          <w:rFonts w:ascii="Times New Roman" w:hAnsi="Times New Roman" w:cs="Times New Roman"/>
          <w:i/>
          <w:iCs/>
          <w:sz w:val="24"/>
          <w:lang w:val="en-US"/>
        </w:rPr>
        <w:t>Personality and Individual Differences</w:t>
      </w:r>
      <w:r w:rsidRPr="00140BC1">
        <w:rPr>
          <w:rFonts w:ascii="Times New Roman" w:hAnsi="Times New Roman" w:cs="Times New Roman"/>
          <w:sz w:val="24"/>
          <w:lang w:val="en-US"/>
        </w:rPr>
        <w:t>, 109996. https://doi.org/10.1016/j.paid.2020.109996</w:t>
      </w:r>
    </w:p>
    <w:p w14:paraId="17149693"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Schneider, I. K., &amp; Schwarz, N. (2017). Mixed feelings: The case of ambivalence. </w:t>
      </w:r>
      <w:r w:rsidRPr="00140BC1">
        <w:rPr>
          <w:rFonts w:ascii="Times New Roman" w:hAnsi="Times New Roman" w:cs="Times New Roman"/>
          <w:i/>
          <w:iCs/>
          <w:sz w:val="24"/>
          <w:lang w:val="en-US"/>
        </w:rPr>
        <w:t>Current Opinion in Behavioral Sciences</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15</w:t>
      </w:r>
      <w:r w:rsidRPr="00140BC1">
        <w:rPr>
          <w:rFonts w:ascii="Times New Roman" w:hAnsi="Times New Roman" w:cs="Times New Roman"/>
          <w:sz w:val="24"/>
          <w:lang w:val="en-US"/>
        </w:rPr>
        <w:t>, 39–45. https://doi.org/10.1016/j.cobeha.2017.05.012</w:t>
      </w:r>
    </w:p>
    <w:p w14:paraId="0BE146BE"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Simonsohn, U. (2018). Two Lines: A Valid Alternative to the Invalid Testing of U-Shaped Relationships </w:t>
      </w:r>
      <w:proofErr w:type="gramStart"/>
      <w:r w:rsidRPr="00140BC1">
        <w:rPr>
          <w:rFonts w:ascii="Times New Roman" w:hAnsi="Times New Roman" w:cs="Times New Roman"/>
          <w:sz w:val="24"/>
          <w:lang w:val="en-US"/>
        </w:rPr>
        <w:t>With</w:t>
      </w:r>
      <w:proofErr w:type="gramEnd"/>
      <w:r w:rsidRPr="00140BC1">
        <w:rPr>
          <w:rFonts w:ascii="Times New Roman" w:hAnsi="Times New Roman" w:cs="Times New Roman"/>
          <w:sz w:val="24"/>
          <w:lang w:val="en-US"/>
        </w:rPr>
        <w:t xml:space="preserve"> Quadratic Regressions. </w:t>
      </w:r>
      <w:r w:rsidRPr="00140BC1">
        <w:rPr>
          <w:rFonts w:ascii="Times New Roman" w:hAnsi="Times New Roman" w:cs="Times New Roman"/>
          <w:i/>
          <w:iCs/>
          <w:sz w:val="24"/>
          <w:lang w:val="en-US"/>
        </w:rPr>
        <w:t>Advances in Methods and Practices in Psychological Science</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1</w:t>
      </w:r>
      <w:r w:rsidRPr="00140BC1">
        <w:rPr>
          <w:rFonts w:ascii="Times New Roman" w:hAnsi="Times New Roman" w:cs="Times New Roman"/>
          <w:sz w:val="24"/>
          <w:lang w:val="en-US"/>
        </w:rPr>
        <w:t>(4), 538–555. https://doi.org/10.1177/2515245918805755</w:t>
      </w:r>
    </w:p>
    <w:p w14:paraId="5C63A97C"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Tetlock, P. E. (1983). Cognitive style and political ideology. </w:t>
      </w:r>
      <w:r w:rsidRPr="00140BC1">
        <w:rPr>
          <w:rFonts w:ascii="Times New Roman" w:hAnsi="Times New Roman" w:cs="Times New Roman"/>
          <w:i/>
          <w:iCs/>
          <w:sz w:val="24"/>
          <w:lang w:val="en-US"/>
        </w:rPr>
        <w:t>Journal of Personality and Social Psycholog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45</w:t>
      </w:r>
      <w:r w:rsidRPr="00140BC1">
        <w:rPr>
          <w:rFonts w:ascii="Times New Roman" w:hAnsi="Times New Roman" w:cs="Times New Roman"/>
          <w:sz w:val="24"/>
          <w:lang w:val="en-US"/>
        </w:rPr>
        <w:t>(1), 118–126. https://doi.org/10.1037/0022-3514.45.1.118</w:t>
      </w:r>
    </w:p>
    <w:p w14:paraId="7669D84E"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Thompson, M. M., Zanna, M. P., &amp; Griffin, D. W. (1995). Let’s not be indifferent about (attitudinal) ambivalence. In R. E. Petty &amp; J. A. Krosnick (Eds.), </w:t>
      </w:r>
      <w:r w:rsidRPr="00140BC1">
        <w:rPr>
          <w:rFonts w:ascii="Times New Roman" w:hAnsi="Times New Roman" w:cs="Times New Roman"/>
          <w:i/>
          <w:iCs/>
          <w:sz w:val="24"/>
          <w:lang w:val="en-US"/>
        </w:rPr>
        <w:t>Attitude strength: Antecedents and consequences</w:t>
      </w:r>
      <w:r w:rsidRPr="00140BC1">
        <w:rPr>
          <w:rFonts w:ascii="Times New Roman" w:hAnsi="Times New Roman" w:cs="Times New Roman"/>
          <w:sz w:val="24"/>
          <w:lang w:val="en-US"/>
        </w:rPr>
        <w:t xml:space="preserve"> (pp. 361–386). Lawrence Erlbaum Associates, Inc.</w:t>
      </w:r>
    </w:p>
    <w:p w14:paraId="559C1581"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Toner, K., Leary, M. R., Asher, M. W., &amp; Jongman-Sereno, K. P. (2013). Feeling Superior Is a Bipartisan Issue: Extremity (Not Direction) of Political Views Predicts Perceived Belief Superiority. </w:t>
      </w:r>
      <w:r w:rsidRPr="00140BC1">
        <w:rPr>
          <w:rFonts w:ascii="Times New Roman" w:hAnsi="Times New Roman" w:cs="Times New Roman"/>
          <w:i/>
          <w:iCs/>
          <w:sz w:val="24"/>
          <w:lang w:val="en-US"/>
        </w:rPr>
        <w:t>Psychological Science</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24</w:t>
      </w:r>
      <w:r w:rsidRPr="00140BC1">
        <w:rPr>
          <w:rFonts w:ascii="Times New Roman" w:hAnsi="Times New Roman" w:cs="Times New Roman"/>
          <w:sz w:val="24"/>
          <w:lang w:val="en-US"/>
        </w:rPr>
        <w:t>(12), 2454–2462. https://doi.org/10.1177/0956797613494848</w:t>
      </w:r>
    </w:p>
    <w:p w14:paraId="5FF1E8BA"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van Harreveld, F., Nohlen, H. U., &amp; Schneider, I. K. (2015). The ABC of Ambivalence. In </w:t>
      </w:r>
      <w:r w:rsidRPr="00140BC1">
        <w:rPr>
          <w:rFonts w:ascii="Times New Roman" w:hAnsi="Times New Roman" w:cs="Times New Roman"/>
          <w:i/>
          <w:iCs/>
          <w:sz w:val="24"/>
          <w:lang w:val="en-US"/>
        </w:rPr>
        <w:t>Advances in Experimental Social Psychology</w:t>
      </w:r>
      <w:r w:rsidRPr="00140BC1">
        <w:rPr>
          <w:rFonts w:ascii="Times New Roman" w:hAnsi="Times New Roman" w:cs="Times New Roman"/>
          <w:sz w:val="24"/>
          <w:lang w:val="en-US"/>
        </w:rPr>
        <w:t xml:space="preserve"> (Vol. 52, pp. 285–324). Elsevier. https://doi.org/10.1016/bs.aesp.2015.01.002</w:t>
      </w:r>
    </w:p>
    <w:p w14:paraId="5E7A12DE"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rPr>
        <w:t xml:space="preserve">Van Hiel, A., </w:t>
      </w:r>
      <w:proofErr w:type="spellStart"/>
      <w:r w:rsidRPr="00140BC1">
        <w:rPr>
          <w:rFonts w:ascii="Times New Roman" w:hAnsi="Times New Roman" w:cs="Times New Roman"/>
          <w:sz w:val="24"/>
        </w:rPr>
        <w:t>Onraet</w:t>
      </w:r>
      <w:proofErr w:type="spellEnd"/>
      <w:r w:rsidRPr="00140BC1">
        <w:rPr>
          <w:rFonts w:ascii="Times New Roman" w:hAnsi="Times New Roman" w:cs="Times New Roman"/>
          <w:sz w:val="24"/>
        </w:rPr>
        <w:t xml:space="preserve">, E., &amp; De </w:t>
      </w:r>
      <w:proofErr w:type="spellStart"/>
      <w:r w:rsidRPr="00140BC1">
        <w:rPr>
          <w:rFonts w:ascii="Times New Roman" w:hAnsi="Times New Roman" w:cs="Times New Roman"/>
          <w:sz w:val="24"/>
        </w:rPr>
        <w:t>Pauw</w:t>
      </w:r>
      <w:proofErr w:type="spellEnd"/>
      <w:r w:rsidRPr="00140BC1">
        <w:rPr>
          <w:rFonts w:ascii="Times New Roman" w:hAnsi="Times New Roman" w:cs="Times New Roman"/>
          <w:sz w:val="24"/>
        </w:rPr>
        <w:t xml:space="preserve">, S. (2010). </w:t>
      </w:r>
      <w:r w:rsidRPr="00140BC1">
        <w:rPr>
          <w:rFonts w:ascii="Times New Roman" w:hAnsi="Times New Roman" w:cs="Times New Roman"/>
          <w:sz w:val="24"/>
          <w:lang w:val="en-US"/>
        </w:rPr>
        <w:t xml:space="preserve">The Relationship Between Social-Cultural Attitudes and Behavioral Measures of Cognitive Style: A Meta-Analytic Integration of </w:t>
      </w:r>
      <w:r w:rsidRPr="00140BC1">
        <w:rPr>
          <w:rFonts w:ascii="Times New Roman" w:hAnsi="Times New Roman" w:cs="Times New Roman"/>
          <w:sz w:val="24"/>
          <w:lang w:val="en-US"/>
        </w:rPr>
        <w:lastRenderedPageBreak/>
        <w:t xml:space="preserve">Studies: Social-Cultural Attitudes and Cognitive Style. </w:t>
      </w:r>
      <w:r w:rsidRPr="00140BC1">
        <w:rPr>
          <w:rFonts w:ascii="Times New Roman" w:hAnsi="Times New Roman" w:cs="Times New Roman"/>
          <w:i/>
          <w:iCs/>
          <w:sz w:val="24"/>
          <w:lang w:val="en-US"/>
        </w:rPr>
        <w:t>Journal of Personality</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78</w:t>
      </w:r>
      <w:r w:rsidRPr="00140BC1">
        <w:rPr>
          <w:rFonts w:ascii="Times New Roman" w:hAnsi="Times New Roman" w:cs="Times New Roman"/>
          <w:sz w:val="24"/>
          <w:lang w:val="en-US"/>
        </w:rPr>
        <w:t>(6), 1765–1800. https://doi.org/10.1111/j.1467-6494.2010.00669.x</w:t>
      </w:r>
    </w:p>
    <w:p w14:paraId="0C32ACB0" w14:textId="77777777" w:rsidR="00140BC1" w:rsidRPr="00140BC1" w:rsidRDefault="00140BC1" w:rsidP="00140BC1">
      <w:pPr>
        <w:pStyle w:val="Literaturverzeichnis"/>
        <w:rPr>
          <w:rFonts w:ascii="Times New Roman" w:hAnsi="Times New Roman" w:cs="Times New Roman"/>
          <w:sz w:val="24"/>
          <w:lang w:val="en-US"/>
        </w:rPr>
      </w:pPr>
      <w:r w:rsidRPr="00140BC1">
        <w:rPr>
          <w:rFonts w:ascii="Times New Roman" w:hAnsi="Times New Roman" w:cs="Times New Roman"/>
          <w:sz w:val="24"/>
          <w:lang w:val="en-US"/>
        </w:rPr>
        <w:t xml:space="preserve">van Prooijen, J.-W., &amp; Krouwel, A. P. M. (2019). Psychological Features of Extreme Political Ideologies. </w:t>
      </w:r>
      <w:r w:rsidRPr="00140BC1">
        <w:rPr>
          <w:rFonts w:ascii="Times New Roman" w:hAnsi="Times New Roman" w:cs="Times New Roman"/>
          <w:i/>
          <w:iCs/>
          <w:sz w:val="24"/>
          <w:lang w:val="en-US"/>
        </w:rPr>
        <w:t>Current Directions in Psychological Science</w:t>
      </w:r>
      <w:r w:rsidRPr="00140BC1">
        <w:rPr>
          <w:rFonts w:ascii="Times New Roman" w:hAnsi="Times New Roman" w:cs="Times New Roman"/>
          <w:sz w:val="24"/>
          <w:lang w:val="en-US"/>
        </w:rPr>
        <w:t xml:space="preserve">, </w:t>
      </w:r>
      <w:r w:rsidRPr="00140BC1">
        <w:rPr>
          <w:rFonts w:ascii="Times New Roman" w:hAnsi="Times New Roman" w:cs="Times New Roman"/>
          <w:i/>
          <w:iCs/>
          <w:sz w:val="24"/>
          <w:lang w:val="en-US"/>
        </w:rPr>
        <w:t>28</w:t>
      </w:r>
      <w:r w:rsidRPr="00140BC1">
        <w:rPr>
          <w:rFonts w:ascii="Times New Roman" w:hAnsi="Times New Roman" w:cs="Times New Roman"/>
          <w:sz w:val="24"/>
          <w:lang w:val="en-US"/>
        </w:rPr>
        <w:t>(2), 159–163. https://doi.org/10.1177/0963721418817755</w:t>
      </w:r>
    </w:p>
    <w:p w14:paraId="0F178DD8" w14:textId="77777777" w:rsidR="00140BC1" w:rsidRPr="00140BC1" w:rsidRDefault="00140BC1" w:rsidP="00140BC1">
      <w:pPr>
        <w:pStyle w:val="Literaturverzeichnis"/>
        <w:rPr>
          <w:rFonts w:ascii="Times New Roman" w:hAnsi="Times New Roman" w:cs="Times New Roman"/>
          <w:sz w:val="24"/>
        </w:rPr>
      </w:pPr>
      <w:r w:rsidRPr="00140BC1">
        <w:rPr>
          <w:rFonts w:ascii="Times New Roman" w:hAnsi="Times New Roman" w:cs="Times New Roman"/>
          <w:sz w:val="24"/>
          <w:lang w:val="en-US"/>
        </w:rPr>
        <w:t xml:space="preserve">Zmigrod, L., Rentfrow, P. J., &amp; Robbins, T. W. (2020). The partisan mind: Is extreme political partisanship related to cognitive inflexibility? </w:t>
      </w:r>
      <w:r w:rsidRPr="00140BC1">
        <w:rPr>
          <w:rFonts w:ascii="Times New Roman" w:hAnsi="Times New Roman" w:cs="Times New Roman"/>
          <w:i/>
          <w:iCs/>
          <w:sz w:val="24"/>
        </w:rPr>
        <w:t xml:space="preserve">Journal of Experimental </w:t>
      </w:r>
      <w:proofErr w:type="spellStart"/>
      <w:r w:rsidRPr="00140BC1">
        <w:rPr>
          <w:rFonts w:ascii="Times New Roman" w:hAnsi="Times New Roman" w:cs="Times New Roman"/>
          <w:i/>
          <w:iCs/>
          <w:sz w:val="24"/>
        </w:rPr>
        <w:t>Psychology</w:t>
      </w:r>
      <w:proofErr w:type="spellEnd"/>
      <w:r w:rsidRPr="00140BC1">
        <w:rPr>
          <w:rFonts w:ascii="Times New Roman" w:hAnsi="Times New Roman" w:cs="Times New Roman"/>
          <w:i/>
          <w:iCs/>
          <w:sz w:val="24"/>
        </w:rPr>
        <w:t>: General</w:t>
      </w:r>
      <w:r w:rsidRPr="00140BC1">
        <w:rPr>
          <w:rFonts w:ascii="Times New Roman" w:hAnsi="Times New Roman" w:cs="Times New Roman"/>
          <w:sz w:val="24"/>
        </w:rPr>
        <w:t xml:space="preserve">, </w:t>
      </w:r>
      <w:r w:rsidRPr="00140BC1">
        <w:rPr>
          <w:rFonts w:ascii="Times New Roman" w:hAnsi="Times New Roman" w:cs="Times New Roman"/>
          <w:i/>
          <w:iCs/>
          <w:sz w:val="24"/>
        </w:rPr>
        <w:t>149</w:t>
      </w:r>
      <w:r w:rsidRPr="00140BC1">
        <w:rPr>
          <w:rFonts w:ascii="Times New Roman" w:hAnsi="Times New Roman" w:cs="Times New Roman"/>
          <w:sz w:val="24"/>
        </w:rPr>
        <w:t>(3), 407–418. https://doi.org/10.1037/xge0000661</w:t>
      </w:r>
    </w:p>
    <w:p w14:paraId="4BBDF4B8" w14:textId="1A84B966" w:rsidR="00E603CC" w:rsidRPr="00B74E30" w:rsidRDefault="00E603CC" w:rsidP="00E603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E603CC" w:rsidRPr="00B74E30" w:rsidSect="00342682">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2B218" w14:textId="77777777" w:rsidR="008C7194" w:rsidRDefault="008C7194" w:rsidP="00342682">
      <w:pPr>
        <w:spacing w:after="0" w:line="240" w:lineRule="auto"/>
      </w:pPr>
      <w:r>
        <w:separator/>
      </w:r>
    </w:p>
  </w:endnote>
  <w:endnote w:type="continuationSeparator" w:id="0">
    <w:p w14:paraId="7C390A23" w14:textId="77777777" w:rsidR="008C7194" w:rsidRDefault="008C7194"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926BF" w14:textId="77777777" w:rsidR="008C7194" w:rsidRDefault="008C7194" w:rsidP="00342682">
      <w:pPr>
        <w:spacing w:after="0" w:line="240" w:lineRule="auto"/>
      </w:pPr>
      <w:r>
        <w:separator/>
      </w:r>
    </w:p>
  </w:footnote>
  <w:footnote w:type="continuationSeparator" w:id="0">
    <w:p w14:paraId="419F750F" w14:textId="77777777" w:rsidR="008C7194" w:rsidRDefault="008C7194" w:rsidP="00342682">
      <w:pPr>
        <w:spacing w:after="0" w:line="240" w:lineRule="auto"/>
      </w:pPr>
      <w:r>
        <w:continuationSeparator/>
      </w:r>
    </w:p>
  </w:footnote>
  <w:footnote w:id="1">
    <w:p w14:paraId="0F7C5377" w14:textId="0C905725"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in Political Psychology</w:t>
      </w:r>
      <w:r w:rsidR="00DB4CA0" w:rsidRPr="00DB4CA0">
        <w:rPr>
          <w:rFonts w:ascii="Times New Roman" w:hAnsi="Times New Roman" w:cs="Times New Roman"/>
          <w:lang w:val="en-US"/>
        </w:rPr>
        <w:t xml:space="preserve"> 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 xml:space="preserve">(e.g., </w:t>
      </w:r>
      <w:proofErr w:type="spellStart"/>
      <w:r w:rsidR="009D4334" w:rsidRPr="009D4334">
        <w:rPr>
          <w:rFonts w:ascii="Times New Roman" w:hAnsi="Times New Roman" w:cs="Times New Roman"/>
          <w:lang w:val="en-US"/>
        </w:rPr>
        <w:t>Groenendyk</w:t>
      </w:r>
      <w:proofErr w:type="spellEnd"/>
      <w:r w:rsidR="009D4334" w:rsidRPr="009D4334">
        <w:rPr>
          <w:rFonts w:ascii="Times New Roman" w:hAnsi="Times New Roman" w:cs="Times New Roman"/>
          <w:lang w:val="en-US"/>
        </w:rPr>
        <w:t>,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369E1"/>
    <w:rsid w:val="0005375E"/>
    <w:rsid w:val="000620FF"/>
    <w:rsid w:val="00063F58"/>
    <w:rsid w:val="00093178"/>
    <w:rsid w:val="000B18BD"/>
    <w:rsid w:val="000F2367"/>
    <w:rsid w:val="000F247A"/>
    <w:rsid w:val="000F49DD"/>
    <w:rsid w:val="00106B0B"/>
    <w:rsid w:val="001153DC"/>
    <w:rsid w:val="0011769C"/>
    <w:rsid w:val="00140BC1"/>
    <w:rsid w:val="00144E50"/>
    <w:rsid w:val="00150E9E"/>
    <w:rsid w:val="00160036"/>
    <w:rsid w:val="00173044"/>
    <w:rsid w:val="001A4746"/>
    <w:rsid w:val="001B2AF8"/>
    <w:rsid w:val="001B5B3D"/>
    <w:rsid w:val="001C42C0"/>
    <w:rsid w:val="001D351C"/>
    <w:rsid w:val="001D6442"/>
    <w:rsid w:val="0023587E"/>
    <w:rsid w:val="00242838"/>
    <w:rsid w:val="00253AD0"/>
    <w:rsid w:val="00253DB0"/>
    <w:rsid w:val="002715F3"/>
    <w:rsid w:val="0027432B"/>
    <w:rsid w:val="00275C9D"/>
    <w:rsid w:val="002A3A13"/>
    <w:rsid w:val="002B5C0E"/>
    <w:rsid w:val="002C5324"/>
    <w:rsid w:val="002E77EE"/>
    <w:rsid w:val="002F20FC"/>
    <w:rsid w:val="002F294B"/>
    <w:rsid w:val="00307DB3"/>
    <w:rsid w:val="0031009C"/>
    <w:rsid w:val="00321920"/>
    <w:rsid w:val="003255A8"/>
    <w:rsid w:val="00325DAB"/>
    <w:rsid w:val="00327CBC"/>
    <w:rsid w:val="00342682"/>
    <w:rsid w:val="00361AA7"/>
    <w:rsid w:val="003623FD"/>
    <w:rsid w:val="00362437"/>
    <w:rsid w:val="00374223"/>
    <w:rsid w:val="00377B33"/>
    <w:rsid w:val="003A3C03"/>
    <w:rsid w:val="003C42D7"/>
    <w:rsid w:val="003D1D8B"/>
    <w:rsid w:val="003E0CDD"/>
    <w:rsid w:val="003E499A"/>
    <w:rsid w:val="003F66F9"/>
    <w:rsid w:val="003F6A8E"/>
    <w:rsid w:val="004002A3"/>
    <w:rsid w:val="004214AF"/>
    <w:rsid w:val="004346D3"/>
    <w:rsid w:val="00440645"/>
    <w:rsid w:val="0044741B"/>
    <w:rsid w:val="004507C4"/>
    <w:rsid w:val="0045091C"/>
    <w:rsid w:val="0045249B"/>
    <w:rsid w:val="004558C4"/>
    <w:rsid w:val="0046067C"/>
    <w:rsid w:val="00463104"/>
    <w:rsid w:val="00471AD1"/>
    <w:rsid w:val="00472E60"/>
    <w:rsid w:val="00473535"/>
    <w:rsid w:val="00480F77"/>
    <w:rsid w:val="00481E13"/>
    <w:rsid w:val="00497BA5"/>
    <w:rsid w:val="004A73A9"/>
    <w:rsid w:val="004B16E9"/>
    <w:rsid w:val="004F0484"/>
    <w:rsid w:val="00507D61"/>
    <w:rsid w:val="005136F3"/>
    <w:rsid w:val="00516D05"/>
    <w:rsid w:val="00520F7B"/>
    <w:rsid w:val="00522CEC"/>
    <w:rsid w:val="00525CDC"/>
    <w:rsid w:val="005319A3"/>
    <w:rsid w:val="0053678A"/>
    <w:rsid w:val="00543569"/>
    <w:rsid w:val="005722A8"/>
    <w:rsid w:val="0058412E"/>
    <w:rsid w:val="00585B9B"/>
    <w:rsid w:val="005C32BE"/>
    <w:rsid w:val="005D1B4A"/>
    <w:rsid w:val="005D6945"/>
    <w:rsid w:val="005F2CD7"/>
    <w:rsid w:val="006027DC"/>
    <w:rsid w:val="00615A97"/>
    <w:rsid w:val="0065046E"/>
    <w:rsid w:val="00653CFE"/>
    <w:rsid w:val="00672A46"/>
    <w:rsid w:val="00680B67"/>
    <w:rsid w:val="00692176"/>
    <w:rsid w:val="006A01CD"/>
    <w:rsid w:val="006A4626"/>
    <w:rsid w:val="006A7600"/>
    <w:rsid w:val="006B38BD"/>
    <w:rsid w:val="006C3D4D"/>
    <w:rsid w:val="006C4F3B"/>
    <w:rsid w:val="006D62F5"/>
    <w:rsid w:val="006E0314"/>
    <w:rsid w:val="00713C5C"/>
    <w:rsid w:val="00721E74"/>
    <w:rsid w:val="0072407C"/>
    <w:rsid w:val="007248A7"/>
    <w:rsid w:val="00731192"/>
    <w:rsid w:val="00743B09"/>
    <w:rsid w:val="007752B0"/>
    <w:rsid w:val="007A6044"/>
    <w:rsid w:val="007B02E1"/>
    <w:rsid w:val="007F157B"/>
    <w:rsid w:val="007F1CDF"/>
    <w:rsid w:val="007F7B9B"/>
    <w:rsid w:val="007F7FE5"/>
    <w:rsid w:val="0080666A"/>
    <w:rsid w:val="00865655"/>
    <w:rsid w:val="008760BE"/>
    <w:rsid w:val="00877EFF"/>
    <w:rsid w:val="0088155F"/>
    <w:rsid w:val="00882C28"/>
    <w:rsid w:val="008861E8"/>
    <w:rsid w:val="00892EAF"/>
    <w:rsid w:val="00893A3F"/>
    <w:rsid w:val="008C07E6"/>
    <w:rsid w:val="008C2547"/>
    <w:rsid w:val="008C6CD6"/>
    <w:rsid w:val="008C7194"/>
    <w:rsid w:val="008D046A"/>
    <w:rsid w:val="008D5E0B"/>
    <w:rsid w:val="00901065"/>
    <w:rsid w:val="00951092"/>
    <w:rsid w:val="00952C66"/>
    <w:rsid w:val="00953932"/>
    <w:rsid w:val="009558DE"/>
    <w:rsid w:val="009621F0"/>
    <w:rsid w:val="009740D7"/>
    <w:rsid w:val="00983E28"/>
    <w:rsid w:val="009854AC"/>
    <w:rsid w:val="009A5BC7"/>
    <w:rsid w:val="009B611D"/>
    <w:rsid w:val="009B7B11"/>
    <w:rsid w:val="009C14A5"/>
    <w:rsid w:val="009D4334"/>
    <w:rsid w:val="00A05674"/>
    <w:rsid w:val="00A25CEC"/>
    <w:rsid w:val="00A4091B"/>
    <w:rsid w:val="00A64027"/>
    <w:rsid w:val="00A71B2F"/>
    <w:rsid w:val="00A7286A"/>
    <w:rsid w:val="00A82BAA"/>
    <w:rsid w:val="00A952AA"/>
    <w:rsid w:val="00AA21C3"/>
    <w:rsid w:val="00AC32A5"/>
    <w:rsid w:val="00AF1C43"/>
    <w:rsid w:val="00AF1DDA"/>
    <w:rsid w:val="00AF49CB"/>
    <w:rsid w:val="00AF53D9"/>
    <w:rsid w:val="00AF66C4"/>
    <w:rsid w:val="00B0238C"/>
    <w:rsid w:val="00B118B4"/>
    <w:rsid w:val="00B12223"/>
    <w:rsid w:val="00B47A4F"/>
    <w:rsid w:val="00B546AC"/>
    <w:rsid w:val="00B74E30"/>
    <w:rsid w:val="00B75E53"/>
    <w:rsid w:val="00B94EEA"/>
    <w:rsid w:val="00BA55CF"/>
    <w:rsid w:val="00BB1320"/>
    <w:rsid w:val="00BB31FC"/>
    <w:rsid w:val="00BB7F78"/>
    <w:rsid w:val="00BC6E03"/>
    <w:rsid w:val="00BD77A2"/>
    <w:rsid w:val="00BF5F57"/>
    <w:rsid w:val="00C10C8E"/>
    <w:rsid w:val="00C179DF"/>
    <w:rsid w:val="00C24C44"/>
    <w:rsid w:val="00C27828"/>
    <w:rsid w:val="00C34EA0"/>
    <w:rsid w:val="00C47888"/>
    <w:rsid w:val="00C52596"/>
    <w:rsid w:val="00C54343"/>
    <w:rsid w:val="00C57182"/>
    <w:rsid w:val="00C62E03"/>
    <w:rsid w:val="00C6623A"/>
    <w:rsid w:val="00C76D2F"/>
    <w:rsid w:val="00C863F2"/>
    <w:rsid w:val="00C86FA2"/>
    <w:rsid w:val="00CB54FE"/>
    <w:rsid w:val="00CF31D8"/>
    <w:rsid w:val="00D252C5"/>
    <w:rsid w:val="00D62EAB"/>
    <w:rsid w:val="00D6762F"/>
    <w:rsid w:val="00D70AF9"/>
    <w:rsid w:val="00D839C3"/>
    <w:rsid w:val="00D96169"/>
    <w:rsid w:val="00DA2B5F"/>
    <w:rsid w:val="00DA60C8"/>
    <w:rsid w:val="00DB38BA"/>
    <w:rsid w:val="00DB4CA0"/>
    <w:rsid w:val="00DC6A8D"/>
    <w:rsid w:val="00DE1298"/>
    <w:rsid w:val="00DE3ADF"/>
    <w:rsid w:val="00DF5EC8"/>
    <w:rsid w:val="00E010AA"/>
    <w:rsid w:val="00E21676"/>
    <w:rsid w:val="00E333EB"/>
    <w:rsid w:val="00E42127"/>
    <w:rsid w:val="00E56F8B"/>
    <w:rsid w:val="00E603CC"/>
    <w:rsid w:val="00E676F7"/>
    <w:rsid w:val="00E710B5"/>
    <w:rsid w:val="00E711A5"/>
    <w:rsid w:val="00E750B4"/>
    <w:rsid w:val="00E77FCA"/>
    <w:rsid w:val="00E86612"/>
    <w:rsid w:val="00EA73FD"/>
    <w:rsid w:val="00EC0CB3"/>
    <w:rsid w:val="00EC6D22"/>
    <w:rsid w:val="00EF79CE"/>
    <w:rsid w:val="00F177B9"/>
    <w:rsid w:val="00F40C74"/>
    <w:rsid w:val="00F473F8"/>
    <w:rsid w:val="00F536D5"/>
    <w:rsid w:val="00F56296"/>
    <w:rsid w:val="00F57775"/>
    <w:rsid w:val="00F717D9"/>
    <w:rsid w:val="00F72B0D"/>
    <w:rsid w:val="00F76570"/>
    <w:rsid w:val="00F913DA"/>
    <w:rsid w:val="00FA1E66"/>
    <w:rsid w:val="00FA2B38"/>
    <w:rsid w:val="00FA3F59"/>
    <w:rsid w:val="00FB5EDC"/>
    <w:rsid w:val="00FB79D2"/>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6145</Words>
  <Characters>101716</Characters>
  <Application>Microsoft Office Word</Application>
  <DocSecurity>0</DocSecurity>
  <Lines>847</Lines>
  <Paragraphs>2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13</cp:revision>
  <dcterms:created xsi:type="dcterms:W3CDTF">2022-08-08T11:55:00Z</dcterms:created>
  <dcterms:modified xsi:type="dcterms:W3CDTF">2022-08-19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6kFX5mC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